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B26F2E9" w:rsidR="00924227" w:rsidRDefault="00924227" w:rsidP="002E3B52">
      <w:r>
        <w:t xml:space="preserve">We from the above complete dataset, we will randomly assign 10 </w:t>
      </w:r>
      <w:r w:rsidR="008F1145">
        <w:t>clinical</w:t>
      </w:r>
      <w:r>
        <w:t xml:space="preserve">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4E3DD3D0" w:rsidR="00A42D8C" w:rsidRPr="00A42D8C" w:rsidRDefault="00A42D8C" w:rsidP="00A42D8C">
      <w:pPr>
        <w:pStyle w:val="Heading3"/>
      </w:pPr>
      <w:r>
        <w:t>Training</w:t>
      </w:r>
    </w:p>
    <w:p w14:paraId="2D0482D9" w14:textId="05A3FC35" w:rsidR="002E3B52" w:rsidRDefault="00D54C89" w:rsidP="002E3B52">
      <w:r>
        <w:t xml:space="preserve">We will train an HMM Model on our data after subtracting a </w:t>
      </w:r>
      <w:commentRangeStart w:id="11"/>
      <w:commentRangeStart w:id="12"/>
      <w:r>
        <w:t xml:space="preserve">hold-out dataset of 10 control group and 10 </w:t>
      </w:r>
      <w:r w:rsidR="00D35098">
        <w:t>clinical</w:t>
      </w:r>
      <w:r>
        <w:t xml:space="preserve"> group participants</w:t>
      </w:r>
      <w:commentRangeEnd w:id="11"/>
      <w:r w:rsidR="00454CED">
        <w:rPr>
          <w:rStyle w:val="CommentReference"/>
        </w:rPr>
        <w:commentReference w:id="11"/>
      </w:r>
      <w:commentRangeEnd w:id="12"/>
      <w:r w:rsidR="00682B72">
        <w:rPr>
          <w:rStyle w:val="CommentReference"/>
        </w:rPr>
        <w:commentReference w:id="12"/>
      </w:r>
      <w:r>
        <w:t xml:space="preserve">. </w:t>
      </w:r>
      <w:r w:rsidR="00454CED">
        <w:t xml:space="preserve">We will perform HMM analysis on the </w:t>
      </w:r>
      <w:r w:rsidR="008F1145">
        <w:t>clinical</w:t>
      </w:r>
      <w:r w:rsidR="00454CED">
        <w:t xml:space="preserve"> and control group separately using the same settings as below. </w:t>
      </w:r>
      <w:r>
        <w:t>The settings as per Table 1 will be used for this model.</w:t>
      </w:r>
    </w:p>
    <w:p w14:paraId="5D33204A" w14:textId="77777777" w:rsidR="00B33330" w:rsidRDefault="00B33330" w:rsidP="002E3B52"/>
    <w:p w14:paraId="2261DEAB" w14:textId="3683EAD0" w:rsidR="00D54C89" w:rsidRDefault="00D54C89" w:rsidP="00D54C89">
      <w:pPr>
        <w:pStyle w:val="Caption"/>
        <w:keepNext/>
      </w:pPr>
      <w:r>
        <w:t xml:space="preserve">Table </w:t>
      </w:r>
      <w:r w:rsidR="00A42D8C">
        <w:fldChar w:fldCharType="begin"/>
      </w:r>
      <w:r w:rsidR="00A42D8C">
        <w:instrText xml:space="preserve"> SEQ Table \* ARABIC </w:instrText>
      </w:r>
      <w:r w:rsidR="00A42D8C">
        <w:fldChar w:fldCharType="separate"/>
      </w:r>
      <w:r w:rsidR="00A42D8C">
        <w:rPr>
          <w:noProof/>
        </w:rPr>
        <w:t>1</w:t>
      </w:r>
      <w:r w:rsidR="00A42D8C">
        <w:rPr>
          <w:noProof/>
        </w:rPr>
        <w:fldChar w:fldCharType="end"/>
      </w:r>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6CC7EB4E" w:rsidR="00C05957" w:rsidRDefault="00924227" w:rsidP="00C05957">
            <w:commentRangeStart w:id="13"/>
            <w:commentRangeStart w:id="14"/>
            <w:commentRangeStart w:id="15"/>
            <w:r>
              <w:t>15</w:t>
            </w:r>
            <w:commentRangeEnd w:id="13"/>
            <w:r>
              <w:rPr>
                <w:rStyle w:val="CommentReference"/>
              </w:rPr>
              <w:commentReference w:id="13"/>
            </w:r>
            <w:commentRangeEnd w:id="14"/>
            <w:r w:rsidR="00D84F3C">
              <w:rPr>
                <w:rStyle w:val="CommentReference"/>
              </w:rPr>
              <w:commentReference w:id="14"/>
            </w:r>
            <w:commentRangeEnd w:id="15"/>
            <w:r w:rsidR="00EC2B57">
              <w:rPr>
                <w:rStyle w:val="CommentReference"/>
              </w:rPr>
              <w:commentReference w:id="15"/>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6"/>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6"/>
            <w:r w:rsidR="002D1035" w:rsidRPr="002D1035">
              <w:rPr>
                <w:rStyle w:val="CommentReference"/>
                <w:color w:val="000000" w:themeColor="text1"/>
              </w:rPr>
              <w:commentReference w:id="16"/>
            </w:r>
          </w:p>
          <w:p w14:paraId="5F94F2FA" w14:textId="77777777" w:rsidR="002D1035" w:rsidRPr="002D1035" w:rsidRDefault="002D1035" w:rsidP="002E3B52">
            <w:pPr>
              <w:rPr>
                <w:color w:val="000000" w:themeColor="text1"/>
              </w:rPr>
            </w:pPr>
            <w:commentRangeStart w:id="17"/>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7"/>
            <w:r w:rsidRPr="002D1035">
              <w:rPr>
                <w:rStyle w:val="CommentReference"/>
                <w:color w:val="000000" w:themeColor="text1"/>
              </w:rPr>
              <w:commentReference w:id="17"/>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lastRenderedPageBreak/>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lastRenderedPageBreak/>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133876CA" w14:textId="059E6EB2" w:rsidR="00896A28" w:rsidRDefault="00A42D8C" w:rsidP="003B3642">
      <w:pPr>
        <w:pStyle w:val="Heading3"/>
      </w:pPr>
      <w:r>
        <w:lastRenderedPageBreak/>
        <w:t>Outputs</w:t>
      </w:r>
      <w:r w:rsidR="00FC4580">
        <w:t xml:space="preserve">, </w:t>
      </w:r>
      <w:r w:rsidR="00917ACD">
        <w:t>Analys</w:t>
      </w:r>
      <w:r w:rsidR="00FC4580">
        <w:t>e</w:t>
      </w:r>
      <w:r w:rsidR="00917ACD">
        <w:t>s</w:t>
      </w:r>
      <w:r w:rsidR="00FC4580">
        <w:t xml:space="preserve"> and Hypotheses</w:t>
      </w:r>
    </w:p>
    <w:p w14:paraId="7831D73B" w14:textId="77777777" w:rsidR="00896A28" w:rsidRDefault="00896A28" w:rsidP="00896A28">
      <w:r>
        <w:t xml:space="preserve">Prior to statistical testing, appropriate checks will be made to check assumption are fulfilled (e.g. normalcy, variance). If unfulfilled, table will be updated with updated methods. </w:t>
      </w:r>
    </w:p>
    <w:p w14:paraId="42B2F27B" w14:textId="2698748C" w:rsidR="00896A28" w:rsidRDefault="00896A28" w:rsidP="00896A28">
      <w:pPr>
        <w:pStyle w:val="Heading4"/>
      </w:pPr>
      <w:r>
        <w:t>Decoding Brain States</w:t>
      </w:r>
    </w:p>
    <w:p w14:paraId="0DD3B20D" w14:textId="77777777" w:rsidR="00896A28" w:rsidRDefault="00896A28" w:rsidP="00896A28">
      <w:r>
        <w:t xml:space="preserve">To </w:t>
      </w:r>
      <w:r>
        <w:t>decode</w:t>
      </w:r>
      <w:r>
        <w:t xml:space="preserve"> Brain States identified by the HMM Model, we will correlate their Fractional Occupancy with each annotated video segment. </w:t>
      </w:r>
    </w:p>
    <w:p w14:paraId="2B1AE6F3" w14:textId="384C9E8C" w:rsidR="00896A28" w:rsidRDefault="00896A28" w:rsidP="00896A28">
      <w:pPr>
        <w:rPr>
          <w:color w:val="000000" w:themeColor="text1"/>
        </w:rPr>
      </w:pPr>
      <w:r>
        <w:t xml:space="preserve">We will further  validate these associations by </w:t>
      </w:r>
      <w:r>
        <w:t xml:space="preserve"> </w:t>
      </w:r>
      <w:r>
        <w:t>using</w:t>
      </w:r>
      <w:r>
        <w:t xml:space="preserve"> </w:t>
      </w:r>
      <w:r w:rsidRPr="00896A28">
        <w:rPr>
          <w:color w:val="000000" w:themeColor="text1"/>
        </w:rPr>
        <w:t xml:space="preserve">16 general terms of the </w:t>
      </w:r>
      <w:proofErr w:type="spellStart"/>
      <w:r w:rsidRPr="00896A28">
        <w:rPr>
          <w:color w:val="000000" w:themeColor="text1"/>
        </w:rPr>
        <w:t>Neurosynth</w:t>
      </w:r>
      <w:proofErr w:type="spellEnd"/>
      <w:r w:rsidRPr="00896A28">
        <w:rPr>
          <w:color w:val="000000" w:themeColor="text1"/>
        </w:rPr>
        <w:t xml:space="preserve"> database </w:t>
      </w:r>
      <w:r w:rsidR="003B3642">
        <w:rPr>
          <w:color w:val="000000" w:themeColor="text1"/>
        </w:rPr>
        <w:t xml:space="preserve">“ </w:t>
      </w:r>
      <w:r w:rsidR="003B3642" w:rsidRPr="003B3642">
        <w:rPr>
          <w:color w:val="000000" w:themeColor="text1"/>
        </w:rPr>
        <w:t xml:space="preserve">anxiety, language, negative, positive, outside, task switch- </w:t>
      </w:r>
      <w:proofErr w:type="spellStart"/>
      <w:r w:rsidR="003B3642" w:rsidRPr="003B3642">
        <w:rPr>
          <w:color w:val="000000" w:themeColor="text1"/>
        </w:rPr>
        <w:t>ing</w:t>
      </w:r>
      <w:proofErr w:type="spellEnd"/>
      <w:r w:rsidR="003B3642" w:rsidRPr="003B3642">
        <w:rPr>
          <w:color w:val="000000" w:themeColor="text1"/>
        </w:rPr>
        <w:t xml:space="preserve">, inhibition, conflict, feedback, pain, somatosensory, sensor- </w:t>
      </w:r>
      <w:proofErr w:type="spellStart"/>
      <w:r w:rsidR="003B3642" w:rsidRPr="003B3642">
        <w:rPr>
          <w:color w:val="000000" w:themeColor="text1"/>
        </w:rPr>
        <w:t>imotor</w:t>
      </w:r>
      <w:proofErr w:type="spellEnd"/>
      <w:r w:rsidR="003B3642" w:rsidRPr="003B3642">
        <w:rPr>
          <w:color w:val="000000" w:themeColor="text1"/>
        </w:rPr>
        <w:t>, music, auditory, emotion, and face perception</w:t>
      </w:r>
      <w:r w:rsidR="003B3642">
        <w:rPr>
          <w:color w:val="000000" w:themeColor="text1"/>
        </w:rPr>
        <w:t xml:space="preserve">” </w:t>
      </w:r>
      <w:r w:rsidRPr="00896A28">
        <w:rPr>
          <w:color w:val="000000" w:themeColor="text1"/>
        </w:rPr>
        <w:fldChar w:fldCharType="begin"/>
      </w:r>
      <w:r w:rsidRPr="00896A28">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896A28">
        <w:rPr>
          <w:color w:val="000000" w:themeColor="text1"/>
        </w:rPr>
        <w:fldChar w:fldCharType="separate"/>
      </w:r>
      <w:r w:rsidRPr="00896A28">
        <w:rPr>
          <w:noProof/>
          <w:color w:val="000000" w:themeColor="text1"/>
        </w:rPr>
        <w:t>(Meer et al., 2020)</w:t>
      </w:r>
      <w:r w:rsidRPr="00896A28">
        <w:rPr>
          <w:color w:val="000000" w:themeColor="text1"/>
        </w:rPr>
        <w:fldChar w:fldCharType="end"/>
      </w:r>
      <w:r>
        <w:rPr>
          <w:color w:val="000000" w:themeColor="text1"/>
        </w:rPr>
        <w:t>, then c</w:t>
      </w:r>
      <w:r w:rsidRPr="00FC4580">
        <w:rPr>
          <w:color w:val="000000" w:themeColor="text1"/>
        </w:rPr>
        <w:t>orrelate the spatial distribution of each brain state to the topic maps</w:t>
      </w:r>
      <w:r w:rsidRPr="00896A28">
        <w:rPr>
          <w:color w:val="000000" w:themeColor="text1"/>
        </w:rPr>
        <w:t xml:space="preserve">. For each BS, </w:t>
      </w:r>
      <w:r>
        <w:rPr>
          <w:color w:val="000000" w:themeColor="text1"/>
        </w:rPr>
        <w:t xml:space="preserve">we will </w:t>
      </w:r>
      <w:r w:rsidRPr="00896A28">
        <w:rPr>
          <w:color w:val="000000" w:themeColor="text1"/>
        </w:rPr>
        <w:t xml:space="preserve">calculate the voxel-wise Pearson correlation with each of the 16 terms </w:t>
      </w:r>
      <w:r w:rsidRPr="00896A28">
        <w:rPr>
          <w:color w:val="000000" w:themeColor="text1"/>
        </w:rPr>
        <w:fldChar w:fldCharType="begin"/>
      </w:r>
      <w:r w:rsidRPr="00896A28">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sidRPr="00896A28">
        <w:rPr>
          <w:color w:val="000000" w:themeColor="text1"/>
        </w:rPr>
        <w:fldChar w:fldCharType="separate"/>
      </w:r>
      <w:r w:rsidRPr="00896A28">
        <w:rPr>
          <w:noProof/>
          <w:color w:val="000000" w:themeColor="text1"/>
        </w:rPr>
        <w:t>(Chang et al., 2013)</w:t>
      </w:r>
      <w:r w:rsidRPr="00896A28">
        <w:rPr>
          <w:color w:val="000000" w:themeColor="text1"/>
        </w:rPr>
        <w:fldChar w:fldCharType="end"/>
      </w:r>
      <w:r w:rsidRPr="00896A28">
        <w:rPr>
          <w:color w:val="000000" w:themeColor="text1"/>
        </w:rPr>
        <w:t xml:space="preserve">. </w:t>
      </w:r>
    </w:p>
    <w:p w14:paraId="12C4DCF9" w14:textId="2A110AF9" w:rsidR="00896A28" w:rsidRDefault="00896A28" w:rsidP="00896A28">
      <w:pPr>
        <w:pStyle w:val="Heading4"/>
      </w:pPr>
      <w:r>
        <w:t>Research Questions</w:t>
      </w:r>
    </w:p>
    <w:p w14:paraId="2E84FE1C" w14:textId="39354F24" w:rsidR="00B60D66" w:rsidRPr="00B60D66" w:rsidRDefault="00B60D66" w:rsidP="00B60D66">
      <w:r>
        <w:t xml:space="preserve">Where the same Analysis Method is used for multiple runs to answer the same Question, a </w:t>
      </w:r>
      <w:commentRangeStart w:id="18"/>
      <w:r>
        <w:t>correction</w:t>
      </w:r>
      <w:commentRangeEnd w:id="18"/>
      <w:r>
        <w:rPr>
          <w:rStyle w:val="CommentReference"/>
        </w:rPr>
        <w:commentReference w:id="18"/>
      </w:r>
      <w:r>
        <w:t xml:space="preserve"> is applied to reduce the chance of a </w:t>
      </w:r>
      <w:commentRangeStart w:id="19"/>
      <w:r>
        <w:t>Type I error</w:t>
      </w:r>
      <w:commentRangeEnd w:id="19"/>
      <w:r>
        <w:rPr>
          <w:rStyle w:val="CommentReference"/>
        </w:rPr>
        <w:commentReference w:id="19"/>
      </w:r>
    </w:p>
    <w:p w14:paraId="16D6BEC9" w14:textId="46549197" w:rsidR="00896A28" w:rsidRDefault="00896A28" w:rsidP="00896A28">
      <w:pPr>
        <w:pStyle w:val="Caption"/>
        <w:keepNext/>
      </w:pPr>
      <w:r>
        <w:t xml:space="preserve">Table </w:t>
      </w:r>
      <w:r>
        <w:fldChar w:fldCharType="begin"/>
      </w:r>
      <w:r>
        <w:instrText xml:space="preserve"> SEQ Table \* ARABIC </w:instrText>
      </w:r>
      <w:r>
        <w:fldChar w:fldCharType="separate"/>
      </w:r>
      <w:r>
        <w:rPr>
          <w:noProof/>
        </w:rPr>
        <w:t>2</w:t>
      </w:r>
      <w:r>
        <w:rPr>
          <w:noProof/>
        </w:rPr>
        <w:fldChar w:fldCharType="end"/>
      </w:r>
      <w:r>
        <w:t xml:space="preserve"> Questions, relevant variables and planned Statistical Analysis</w:t>
      </w:r>
    </w:p>
    <w:tbl>
      <w:tblPr>
        <w:tblStyle w:val="TableGrid"/>
        <w:tblW w:w="0" w:type="auto"/>
        <w:tblLook w:val="04A0" w:firstRow="1" w:lastRow="0" w:firstColumn="1" w:lastColumn="0" w:noHBand="0" w:noVBand="1"/>
      </w:tblPr>
      <w:tblGrid>
        <w:gridCol w:w="2825"/>
        <w:gridCol w:w="1854"/>
        <w:gridCol w:w="2003"/>
        <w:gridCol w:w="1960"/>
        <w:gridCol w:w="5308"/>
      </w:tblGrid>
      <w:tr w:rsidR="008F1145" w14:paraId="45985BDF" w14:textId="53A2504C" w:rsidTr="002650D7">
        <w:tc>
          <w:tcPr>
            <w:tcW w:w="2825" w:type="dxa"/>
            <w:vMerge w:val="restart"/>
          </w:tcPr>
          <w:p w14:paraId="4761DB0B" w14:textId="5B03395A" w:rsidR="008F1145" w:rsidRDefault="003B3642" w:rsidP="0053779C">
            <w:r>
              <w:t xml:space="preserve">Research </w:t>
            </w:r>
            <w:r w:rsidR="008F1145">
              <w:t>Question</w:t>
            </w:r>
          </w:p>
        </w:tc>
        <w:tc>
          <w:tcPr>
            <w:tcW w:w="5817" w:type="dxa"/>
            <w:gridSpan w:val="3"/>
          </w:tcPr>
          <w:p w14:paraId="203122E3" w14:textId="499E8737" w:rsidR="008F1145" w:rsidRDefault="008F1145" w:rsidP="0053779C">
            <w:r>
              <w:t>Variable(s)</w:t>
            </w:r>
          </w:p>
        </w:tc>
        <w:tc>
          <w:tcPr>
            <w:tcW w:w="5308" w:type="dxa"/>
            <w:vMerge w:val="restart"/>
          </w:tcPr>
          <w:p w14:paraId="14EF4D60" w14:textId="0E8F07F6" w:rsidR="008F1145" w:rsidRDefault="008F1145" w:rsidP="0053779C">
            <w:r>
              <w:t>Analysis Method</w:t>
            </w:r>
          </w:p>
        </w:tc>
      </w:tr>
      <w:tr w:rsidR="008F1145" w14:paraId="3A8B0FCE" w14:textId="77777777" w:rsidTr="008F1145">
        <w:tc>
          <w:tcPr>
            <w:tcW w:w="2825" w:type="dxa"/>
            <w:vMerge/>
          </w:tcPr>
          <w:p w14:paraId="02F042A2" w14:textId="77777777" w:rsidR="008F1145" w:rsidRDefault="008F1145" w:rsidP="0053779C"/>
        </w:tc>
        <w:tc>
          <w:tcPr>
            <w:tcW w:w="1854" w:type="dxa"/>
          </w:tcPr>
          <w:p w14:paraId="5638F0BB" w14:textId="653E0590" w:rsidR="008F1145" w:rsidRDefault="008F1145" w:rsidP="0053779C">
            <w:r>
              <w:t>Independent</w:t>
            </w:r>
          </w:p>
        </w:tc>
        <w:tc>
          <w:tcPr>
            <w:tcW w:w="2003" w:type="dxa"/>
          </w:tcPr>
          <w:p w14:paraId="61781265" w14:textId="71F7AF56" w:rsidR="008F1145" w:rsidRDefault="008F1145" w:rsidP="0053779C">
            <w:r>
              <w:t>Dependent</w:t>
            </w:r>
          </w:p>
        </w:tc>
        <w:tc>
          <w:tcPr>
            <w:tcW w:w="1960" w:type="dxa"/>
          </w:tcPr>
          <w:p w14:paraId="59F4C330" w14:textId="6D3BF71D" w:rsidR="008F1145" w:rsidRDefault="008F1145" w:rsidP="0053779C">
            <w:r>
              <w:t>Confounding</w:t>
            </w:r>
          </w:p>
        </w:tc>
        <w:tc>
          <w:tcPr>
            <w:tcW w:w="5308" w:type="dxa"/>
            <w:vMerge/>
          </w:tcPr>
          <w:p w14:paraId="5666A314" w14:textId="181432FD" w:rsidR="008F1145" w:rsidRDefault="008F1145" w:rsidP="0053779C"/>
        </w:tc>
      </w:tr>
      <w:tr w:rsidR="008F1145" w14:paraId="50D58966" w14:textId="3B782694" w:rsidTr="008F1145">
        <w:tc>
          <w:tcPr>
            <w:tcW w:w="2825" w:type="dxa"/>
          </w:tcPr>
          <w:p w14:paraId="010954FB" w14:textId="0DDFDCA1" w:rsidR="008F1145" w:rsidRDefault="008F1145" w:rsidP="0053779C">
            <w:r>
              <w:t xml:space="preserve">Are the </w:t>
            </w:r>
            <w:r w:rsidRPr="00896A28">
              <w:rPr>
                <w:u w:val="single"/>
              </w:rPr>
              <w:t>Transition Probabilities</w:t>
            </w:r>
            <w:r>
              <w:t xml:space="preserve"> between each Brain State to each other Brain State different between Clinical and Control groups? (i.e. are people with psychosis more likely to transition to different states from the </w:t>
            </w:r>
            <w:r>
              <w:lastRenderedPageBreak/>
              <w:t>same starting brain state compared to people without psychosis?)</w:t>
            </w:r>
          </w:p>
        </w:tc>
        <w:tc>
          <w:tcPr>
            <w:tcW w:w="1854" w:type="dxa"/>
          </w:tcPr>
          <w:p w14:paraId="31B77971" w14:textId="23499D3F" w:rsidR="008F1145" w:rsidRDefault="008F1145" w:rsidP="0053779C">
            <w:r>
              <w:lastRenderedPageBreak/>
              <w:t>Psychosis diagnosis</w:t>
            </w:r>
          </w:p>
        </w:tc>
        <w:tc>
          <w:tcPr>
            <w:tcW w:w="2003" w:type="dxa"/>
          </w:tcPr>
          <w:p w14:paraId="5E0DC1ED" w14:textId="7225DDB6" w:rsidR="008F1145" w:rsidRDefault="008F1145" w:rsidP="0053779C">
            <w:r>
              <w:t>Transition Probabilities</w:t>
            </w:r>
          </w:p>
        </w:tc>
        <w:tc>
          <w:tcPr>
            <w:tcW w:w="1960" w:type="dxa"/>
          </w:tcPr>
          <w:p w14:paraId="40AF06BA" w14:textId="77777777" w:rsidR="008F1145" w:rsidRDefault="008F1145" w:rsidP="0053779C"/>
        </w:tc>
        <w:tc>
          <w:tcPr>
            <w:tcW w:w="5308" w:type="dxa"/>
          </w:tcPr>
          <w:p w14:paraId="0B6CD948" w14:textId="4CD52DB9" w:rsidR="008F1145" w:rsidRDefault="003B3642" w:rsidP="0053779C">
            <w:proofErr w:type="gramStart"/>
            <w:r>
              <w:t>?MANCOVA</w:t>
            </w:r>
            <w:proofErr w:type="gramEnd"/>
            <w:r>
              <w:t xml:space="preserve"> with post hoc tests</w:t>
            </w:r>
          </w:p>
        </w:tc>
      </w:tr>
      <w:tr w:rsidR="008F1145" w14:paraId="2AD1E2B2" w14:textId="69D846A4" w:rsidTr="008F1145">
        <w:tc>
          <w:tcPr>
            <w:tcW w:w="2825" w:type="dxa"/>
          </w:tcPr>
          <w:p w14:paraId="4C2FE2D9" w14:textId="46B64185" w:rsidR="008F1145" w:rsidRDefault="008F1145" w:rsidP="0053779C">
            <w:r>
              <w:t xml:space="preserve">Is there a difference in the </w:t>
            </w:r>
            <w:r w:rsidRPr="00896A28">
              <w:rPr>
                <w:u w:val="single"/>
              </w:rPr>
              <w:t>Fractional Occupancy</w:t>
            </w:r>
            <w:r>
              <w:t xml:space="preserve"> of </w:t>
            </w:r>
            <w:proofErr w:type="gramStart"/>
            <w:r>
              <w:t>the each</w:t>
            </w:r>
            <w:proofErr w:type="gramEnd"/>
            <w:r>
              <w:t xml:space="preserve"> Brain States between the Clinical and Control groups while watching the whole video? </w:t>
            </w:r>
          </w:p>
          <w:p w14:paraId="03246C56" w14:textId="77777777" w:rsidR="008F1145" w:rsidRDefault="008F1145" w:rsidP="0053779C"/>
          <w:p w14:paraId="2B04ED5D" w14:textId="517CC35C" w:rsidR="008F1145" w:rsidRDefault="008F1145" w:rsidP="0053779C">
            <w:r>
              <w:t>What about for specific video segments? For example, does the clinical group occupy Brain States similar to the Default Mode Network during emotionally salient video segments, more than the Control group?</w:t>
            </w:r>
          </w:p>
        </w:tc>
        <w:tc>
          <w:tcPr>
            <w:tcW w:w="1854" w:type="dxa"/>
          </w:tcPr>
          <w:p w14:paraId="23A3B60E" w14:textId="09FFEC2C" w:rsidR="008F1145" w:rsidRDefault="008F1145" w:rsidP="0053779C">
            <w:r>
              <w:t>Psychosis diagnosis</w:t>
            </w:r>
          </w:p>
        </w:tc>
        <w:tc>
          <w:tcPr>
            <w:tcW w:w="2003" w:type="dxa"/>
          </w:tcPr>
          <w:p w14:paraId="7712E46B" w14:textId="66BAB44C" w:rsidR="008F1145" w:rsidRDefault="008F1145" w:rsidP="0053779C">
            <w:r>
              <w:t>Fractional Occupancy</w:t>
            </w:r>
          </w:p>
        </w:tc>
        <w:tc>
          <w:tcPr>
            <w:tcW w:w="1960" w:type="dxa"/>
          </w:tcPr>
          <w:p w14:paraId="0014CEDD" w14:textId="77777777" w:rsidR="008F1145" w:rsidRDefault="008F1145" w:rsidP="0053779C"/>
        </w:tc>
        <w:tc>
          <w:tcPr>
            <w:tcW w:w="5308" w:type="dxa"/>
          </w:tcPr>
          <w:p w14:paraId="291AF738" w14:textId="6E6B324E" w:rsidR="008F1145" w:rsidRDefault="003B3642" w:rsidP="0053779C">
            <w:proofErr w:type="gramStart"/>
            <w:r>
              <w:t>?</w:t>
            </w:r>
            <w:r>
              <w:t>MANCOVA</w:t>
            </w:r>
            <w:proofErr w:type="gramEnd"/>
            <w:r>
              <w:t xml:space="preserve"> with post hoc tests</w:t>
            </w:r>
          </w:p>
        </w:tc>
      </w:tr>
      <w:tr w:rsidR="008F1145" w14:paraId="0F8EB7F7" w14:textId="0A8AD991" w:rsidTr="008F1145">
        <w:tc>
          <w:tcPr>
            <w:tcW w:w="2825" w:type="dxa"/>
          </w:tcPr>
          <w:p w14:paraId="50F28A06" w14:textId="62289AA1" w:rsidR="008F1145" w:rsidRDefault="008F1145" w:rsidP="0053779C">
            <w:r>
              <w:t>Are the S</w:t>
            </w:r>
            <w:r w:rsidRPr="008F1145">
              <w:rPr>
                <w:u w:val="single"/>
              </w:rPr>
              <w:t xml:space="preserve">witching </w:t>
            </w:r>
            <w:r>
              <w:rPr>
                <w:u w:val="single"/>
              </w:rPr>
              <w:t>R</w:t>
            </w:r>
            <w:r w:rsidRPr="008F1145">
              <w:rPr>
                <w:u w:val="single"/>
              </w:rPr>
              <w:t>ates</w:t>
            </w:r>
            <w:r>
              <w:t xml:space="preserve"> different between the Clinical and Control group for the whole video? For each video segment?</w:t>
            </w:r>
          </w:p>
        </w:tc>
        <w:tc>
          <w:tcPr>
            <w:tcW w:w="1854" w:type="dxa"/>
          </w:tcPr>
          <w:p w14:paraId="48F0F719" w14:textId="4435B59D" w:rsidR="008F1145" w:rsidRDefault="00B60D66" w:rsidP="0053779C">
            <w:r>
              <w:t>Psychosis diagnosis</w:t>
            </w:r>
          </w:p>
        </w:tc>
        <w:tc>
          <w:tcPr>
            <w:tcW w:w="2003" w:type="dxa"/>
          </w:tcPr>
          <w:p w14:paraId="03A5ED56" w14:textId="5A8C06E2" w:rsidR="008F1145" w:rsidRDefault="008F1145" w:rsidP="0053779C">
            <w:r>
              <w:t>Switching Rates</w:t>
            </w:r>
          </w:p>
        </w:tc>
        <w:tc>
          <w:tcPr>
            <w:tcW w:w="1960" w:type="dxa"/>
          </w:tcPr>
          <w:p w14:paraId="649FE843" w14:textId="19F89AEA" w:rsidR="008F1145" w:rsidRDefault="008F1145" w:rsidP="0053779C"/>
        </w:tc>
        <w:tc>
          <w:tcPr>
            <w:tcW w:w="5308" w:type="dxa"/>
          </w:tcPr>
          <w:p w14:paraId="549E74E8" w14:textId="26BC52C9" w:rsidR="008F1145" w:rsidRDefault="00B60D66" w:rsidP="0053779C">
            <w:r>
              <w:t>T test</w:t>
            </w:r>
            <w:r w:rsidR="003B3642">
              <w:t xml:space="preserve"> between Clinical and Control groups for whole video and for each video segment of which there are 9 (1 + 9 runs)</w:t>
            </w:r>
          </w:p>
          <w:p w14:paraId="03A87EE8" w14:textId="77777777" w:rsidR="003B3642" w:rsidRDefault="003B3642" w:rsidP="0053779C"/>
          <w:p w14:paraId="0BC94853" w14:textId="526D047D" w:rsidR="003B3642" w:rsidRDefault="003B3642" w:rsidP="0053779C"/>
        </w:tc>
      </w:tr>
      <w:tr w:rsidR="008F1145" w14:paraId="7CB0E092" w14:textId="43E857EB" w:rsidTr="008F1145">
        <w:tc>
          <w:tcPr>
            <w:tcW w:w="2825" w:type="dxa"/>
          </w:tcPr>
          <w:p w14:paraId="71342949" w14:textId="5F832DDD" w:rsidR="008F1145" w:rsidRDefault="008F1145" w:rsidP="0053779C">
            <w:r>
              <w:t xml:space="preserve">Is there more </w:t>
            </w:r>
            <w:r w:rsidRPr="008F1145">
              <w:rPr>
                <w:u w:val="single"/>
              </w:rPr>
              <w:t>heart rate variability</w:t>
            </w:r>
            <w:r>
              <w:t xml:space="preserve"> in the Control group compared to the </w:t>
            </w:r>
            <w:r>
              <w:lastRenderedPageBreak/>
              <w:t>Clinical group when watching the whole video? For each video segment?</w:t>
            </w:r>
          </w:p>
        </w:tc>
        <w:tc>
          <w:tcPr>
            <w:tcW w:w="1854" w:type="dxa"/>
          </w:tcPr>
          <w:p w14:paraId="5D87BD0F" w14:textId="5B851E20" w:rsidR="008F1145" w:rsidRDefault="00B60D66" w:rsidP="0053779C">
            <w:r>
              <w:lastRenderedPageBreak/>
              <w:t>Psychosis diagnosis</w:t>
            </w:r>
          </w:p>
        </w:tc>
        <w:tc>
          <w:tcPr>
            <w:tcW w:w="2003" w:type="dxa"/>
          </w:tcPr>
          <w:p w14:paraId="7920DC50" w14:textId="5F44629B" w:rsidR="008F1145" w:rsidRDefault="008F1145" w:rsidP="0053779C">
            <w:r>
              <w:t>Heart Rate</w:t>
            </w:r>
          </w:p>
        </w:tc>
        <w:tc>
          <w:tcPr>
            <w:tcW w:w="1960" w:type="dxa"/>
          </w:tcPr>
          <w:p w14:paraId="055B9579" w14:textId="448FA134" w:rsidR="008F1145" w:rsidRDefault="00B60D66" w:rsidP="0053779C">
            <w:commentRangeStart w:id="20"/>
            <w:r>
              <w:t>Age, Sex, Ethnicity</w:t>
            </w:r>
            <w:r>
              <w:t xml:space="preserve">, Chlorpromazine </w:t>
            </w:r>
            <w:r>
              <w:lastRenderedPageBreak/>
              <w:t>Equivalent Psychotropic Dose</w:t>
            </w:r>
            <w:commentRangeEnd w:id="20"/>
            <w:r w:rsidR="003B3642">
              <w:rPr>
                <w:rStyle w:val="CommentReference"/>
              </w:rPr>
              <w:commentReference w:id="20"/>
            </w:r>
          </w:p>
        </w:tc>
        <w:tc>
          <w:tcPr>
            <w:tcW w:w="5308" w:type="dxa"/>
          </w:tcPr>
          <w:p w14:paraId="18721CD8" w14:textId="77777777" w:rsidR="008F1145" w:rsidRDefault="003B3642" w:rsidP="0053779C">
            <w:r>
              <w:lastRenderedPageBreak/>
              <w:t xml:space="preserve">Calculate heart rate variability using </w:t>
            </w:r>
            <w:r w:rsidRPr="003B3642">
              <w:t xml:space="preserve">RMSSD </w:t>
            </w:r>
            <w:r>
              <w:t xml:space="preserve">method </w:t>
            </w:r>
            <w:r w:rsidRPr="003B3642">
              <w:t>(Root Mean Square of Successive Differences)</w:t>
            </w:r>
            <w:r>
              <w:t>.</w:t>
            </w:r>
          </w:p>
          <w:p w14:paraId="00881103" w14:textId="77777777" w:rsidR="003B3642" w:rsidRDefault="003B3642" w:rsidP="0053779C"/>
          <w:p w14:paraId="43819BF3" w14:textId="22626BD5" w:rsidR="003B3642" w:rsidRDefault="003B3642" w:rsidP="0053779C"/>
        </w:tc>
      </w:tr>
      <w:tr w:rsidR="008F1145" w14:paraId="5E9FDC2B" w14:textId="5E48A15A" w:rsidTr="008F1145">
        <w:tc>
          <w:tcPr>
            <w:tcW w:w="2825" w:type="dxa"/>
          </w:tcPr>
          <w:p w14:paraId="28A43674" w14:textId="3D45D19E" w:rsidR="008F1145" w:rsidRDefault="008F1145" w:rsidP="0053779C">
            <w:r>
              <w:lastRenderedPageBreak/>
              <w:t>Is there an association between symptoms severity as measured by the scores used, and heart rate variability or switching rates?</w:t>
            </w:r>
          </w:p>
        </w:tc>
        <w:tc>
          <w:tcPr>
            <w:tcW w:w="1854" w:type="dxa"/>
          </w:tcPr>
          <w:p w14:paraId="68F63AD6" w14:textId="7397F6DC" w:rsidR="00B60D66" w:rsidRDefault="00B60D66" w:rsidP="00B60D66">
            <w:r>
              <w:t>PANSS, HDRS, YMRS, SAS, CGI-S, SOFAS</w:t>
            </w:r>
          </w:p>
          <w:p w14:paraId="5604A6F3" w14:textId="77777777" w:rsidR="008F1145" w:rsidRDefault="008F1145" w:rsidP="0053779C"/>
        </w:tc>
        <w:tc>
          <w:tcPr>
            <w:tcW w:w="2003" w:type="dxa"/>
          </w:tcPr>
          <w:p w14:paraId="4E03CC40" w14:textId="77777777" w:rsidR="008F1145" w:rsidRDefault="008F1145" w:rsidP="0053779C">
            <w:r>
              <w:t>Heart Rate</w:t>
            </w:r>
          </w:p>
          <w:p w14:paraId="0CE756C0" w14:textId="77777777" w:rsidR="008F1145" w:rsidRDefault="008F1145" w:rsidP="0053779C"/>
          <w:p w14:paraId="3EC9CBE5" w14:textId="4FA03137" w:rsidR="008F1145" w:rsidRDefault="008F1145" w:rsidP="0053779C">
            <w:r>
              <w:t>Switching Rates</w:t>
            </w:r>
          </w:p>
        </w:tc>
        <w:tc>
          <w:tcPr>
            <w:tcW w:w="1960" w:type="dxa"/>
          </w:tcPr>
          <w:p w14:paraId="08199801" w14:textId="54CDCF3D" w:rsidR="008F1145" w:rsidRDefault="00B60D66" w:rsidP="0053779C">
            <w:r>
              <w:t>Age, Sex, Ethnicity, Chlorpromazine Equivalent Psychotropic Dose</w:t>
            </w:r>
          </w:p>
        </w:tc>
        <w:tc>
          <w:tcPr>
            <w:tcW w:w="5308" w:type="dxa"/>
          </w:tcPr>
          <w:p w14:paraId="2362DF00" w14:textId="2718AA97" w:rsidR="008F1145" w:rsidRDefault="00B60D66" w:rsidP="0053779C">
            <w:r>
              <w:t>Pearson’s correlation co-efficient for Heart Rates and Switching Rates for each Score (6 x 2 runs)</w:t>
            </w:r>
          </w:p>
        </w:tc>
      </w:tr>
    </w:tbl>
    <w:p w14:paraId="50EA8C53" w14:textId="77777777" w:rsidR="00896A28" w:rsidRDefault="00896A28">
      <w:pPr>
        <w:sectPr w:rsidR="00896A28"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22DC5199" w14:textId="77777777" w:rsidR="00466A16" w:rsidRPr="00466A16" w:rsidRDefault="00AB0315" w:rsidP="00466A16">
      <w:pPr>
        <w:pStyle w:val="EndNoteBibliography"/>
        <w:spacing w:after="0"/>
        <w:ind w:left="720" w:hanging="720"/>
        <w:rPr>
          <w:noProof/>
        </w:rPr>
      </w:pPr>
      <w:r>
        <w:fldChar w:fldCharType="begin"/>
      </w:r>
      <w:r>
        <w:instrText xml:space="preserve"> ADDIN EN.REFLIST </w:instrText>
      </w:r>
      <w:r>
        <w:fldChar w:fldCharType="separate"/>
      </w:r>
      <w:r w:rsidR="00466A16" w:rsidRPr="00466A16">
        <w:rPr>
          <w:noProof/>
        </w:rPr>
        <w:t xml:space="preserve">CHANG, L. J., YARKONI, T., KHAW, M. W. &amp; SANFEY, A. G. 2013. Decoding the role of the insula in human cognition: functional parcellation and large-scale reverse inference. </w:t>
      </w:r>
      <w:r w:rsidR="00466A16" w:rsidRPr="00466A16">
        <w:rPr>
          <w:i/>
          <w:noProof/>
        </w:rPr>
        <w:t>Cereb Cortex,</w:t>
      </w:r>
      <w:r w:rsidR="00466A16" w:rsidRPr="00466A16">
        <w:rPr>
          <w:noProof/>
        </w:rPr>
        <w:t xml:space="preserve"> 23</w:t>
      </w:r>
      <w:r w:rsidR="00466A16" w:rsidRPr="00466A16">
        <w:rPr>
          <w:b/>
          <w:noProof/>
        </w:rPr>
        <w:t>,</w:t>
      </w:r>
      <w:r w:rsidR="00466A16" w:rsidRPr="00466A16">
        <w:rPr>
          <w:noProof/>
        </w:rPr>
        <w:t xml:space="preserve"> 739-49.</w:t>
      </w:r>
    </w:p>
    <w:p w14:paraId="191008F4" w14:textId="77777777" w:rsidR="00466A16" w:rsidRPr="00466A16" w:rsidRDefault="00466A16" w:rsidP="00466A16">
      <w:pPr>
        <w:pStyle w:val="EndNoteBibliography"/>
        <w:ind w:left="720" w:hanging="720"/>
        <w:rPr>
          <w:noProof/>
        </w:rPr>
      </w:pPr>
      <w:r w:rsidRPr="00466A16">
        <w:rPr>
          <w:noProof/>
        </w:rPr>
        <w:t xml:space="preserve">MEER, J. N. V. D., BREAKSPEAR, M., CHANG, L. J., SONKUSARE, S. &amp; COCCHI, L. 2020. Movie viewing elicits rich and reliable brain state dynamics. </w:t>
      </w:r>
      <w:r w:rsidRPr="00466A16">
        <w:rPr>
          <w:i/>
          <w:noProof/>
        </w:rPr>
        <w:t>Nature communications,</w:t>
      </w:r>
      <w:r w:rsidRPr="00466A16">
        <w:rPr>
          <w:noProof/>
        </w:rPr>
        <w:t xml:space="preserve"> 11</w:t>
      </w:r>
      <w:r w:rsidRPr="00466A16">
        <w:rPr>
          <w:b/>
          <w:noProof/>
        </w:rPr>
        <w:t>,</w:t>
      </w:r>
      <w:r w:rsidRPr="00466A16">
        <w:rPr>
          <w:noProof/>
        </w:rPr>
        <w:t xml:space="preserve"> 5004.</w:t>
      </w:r>
    </w:p>
    <w:p w14:paraId="200ADE65" w14:textId="3C18A8C9"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9-20T18:53:00Z" w:initials="JL">
    <w:p w14:paraId="64A4E496" w14:textId="77777777" w:rsidR="00454CED" w:rsidRDefault="00454CED" w:rsidP="00454CED">
      <w:r>
        <w:rPr>
          <w:rStyle w:val="CommentReference"/>
        </w:rPr>
        <w:annotationRef/>
      </w:r>
      <w:r>
        <w:rPr>
          <w:sz w:val="20"/>
          <w:szCs w:val="20"/>
        </w:rPr>
        <w:t>What will the holdout dataset be used for now?</w:t>
      </w:r>
    </w:p>
    <w:p w14:paraId="461EAC3A" w14:textId="77777777" w:rsidR="00454CED" w:rsidRDefault="00454CED" w:rsidP="00454CED"/>
  </w:comment>
  <w:comment w:id="12" w:author="Judy Xiaotian Li" w:date="2025-09-21T11:13:00Z" w:initials="JL">
    <w:p w14:paraId="72870B3C" w14:textId="77777777" w:rsidR="00682B72" w:rsidRDefault="00682B72" w:rsidP="00682B72">
      <w:r>
        <w:rPr>
          <w:rStyle w:val="CommentReference"/>
        </w:rPr>
        <w:annotationRef/>
      </w:r>
      <w:r>
        <w:rPr>
          <w:sz w:val="20"/>
          <w:szCs w:val="20"/>
        </w:rPr>
        <w:t>Holdout dataset - optimum number of K</w:t>
      </w:r>
    </w:p>
  </w:comment>
  <w:comment w:id="13" w:author="Judy Xiaotian Li" w:date="2025-08-20T10:45:00Z" w:initials="JL">
    <w:p w14:paraId="66BD2070" w14:textId="51DDFA01"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4"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5"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16"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17"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8" w:author="Judy Xiaotian Li" w:date="2025-09-21T21:03:00Z" w:initials="JL">
    <w:p w14:paraId="4ADAF33B" w14:textId="77777777" w:rsidR="00B60D66" w:rsidRDefault="00B60D66" w:rsidP="00B60D66">
      <w:r>
        <w:rPr>
          <w:rStyle w:val="CommentReference"/>
        </w:rPr>
        <w:annotationRef/>
      </w:r>
      <w:r>
        <w:rPr>
          <w:sz w:val="20"/>
          <w:szCs w:val="20"/>
        </w:rPr>
        <w:t>Katharina, is there a correction you are familiar and comfortable using? Otherwise I have read about a Benjamin-Hoghberg FDR procedure</w:t>
      </w:r>
    </w:p>
  </w:comment>
  <w:comment w:id="19" w:author="Judy Xiaotian Li" w:date="2025-09-21T21:02:00Z" w:initials="JL">
    <w:p w14:paraId="4D29E9E6" w14:textId="77777777" w:rsidR="00B60D66" w:rsidRDefault="00B60D66" w:rsidP="00B60D66">
      <w:r>
        <w:rPr>
          <w:rStyle w:val="CommentReference"/>
        </w:rPr>
        <w:annotationRef/>
      </w:r>
      <w:r>
        <w:rPr>
          <w:sz w:val="20"/>
          <w:szCs w:val="20"/>
        </w:rPr>
        <w:t>Does this still apply in Bayesian statistics?</w:t>
      </w:r>
    </w:p>
  </w:comment>
  <w:comment w:id="20" w:author="Judy Xiaotian Li" w:date="2025-09-21T21:10:00Z" w:initials="JL">
    <w:p w14:paraId="7F014879" w14:textId="77777777" w:rsidR="003B3642" w:rsidRDefault="003B3642" w:rsidP="003B3642">
      <w:r>
        <w:rPr>
          <w:rStyle w:val="CommentReference"/>
        </w:rPr>
        <w:annotationRef/>
      </w:r>
      <w:r>
        <w:rPr>
          <w:sz w:val="20"/>
          <w:szCs w:val="20"/>
        </w:rPr>
        <w:t>Is it correct to use MANCOVA so we can account for confounding vari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461EAC3A" w15:done="1"/>
  <w15:commentEx w15:paraId="72870B3C" w15:paraIdParent="461EAC3A" w15:done="1"/>
  <w15:commentEx w15:paraId="66BD2070" w15:done="1"/>
  <w15:commentEx w15:paraId="364F12F3" w15:paraIdParent="66BD2070" w15:done="1"/>
  <w15:commentEx w15:paraId="59114D36" w15:paraIdParent="66BD2070" w15:done="1"/>
  <w15:commentEx w15:paraId="5B45521B" w15:done="1"/>
  <w15:commentEx w15:paraId="26971EEB" w15:done="1"/>
  <w15:commentEx w15:paraId="4ADAF33B" w15:done="0"/>
  <w15:commentEx w15:paraId="4D29E9E6" w15:done="0"/>
  <w15:commentEx w15:paraId="7F0148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48784AED" w16cex:dateUtc="2025-09-20T08:53:00Z"/>
  <w16cex:commentExtensible w16cex:durableId="6AE98345" w16cex:dateUtc="2025-09-21T01:13: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25E96B5E" w16cex:dateUtc="2025-08-20T00:51:00Z"/>
  <w16cex:commentExtensible w16cex:durableId="38A7B3D3" w16cex:dateUtc="2025-09-21T11:03:00Z"/>
  <w16cex:commentExtensible w16cex:durableId="747A09A2" w16cex:dateUtc="2025-09-21T11:02:00Z"/>
  <w16cex:commentExtensible w16cex:durableId="487B36D6" w16cex:dateUtc="2025-09-21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461EAC3A" w16cid:durableId="48784AED"/>
  <w16cid:commentId w16cid:paraId="72870B3C" w16cid:durableId="6AE98345"/>
  <w16cid:commentId w16cid:paraId="66BD2070" w16cid:durableId="2F640D36"/>
  <w16cid:commentId w16cid:paraId="364F12F3" w16cid:durableId="7EC94EF4"/>
  <w16cid:commentId w16cid:paraId="59114D36" w16cid:durableId="28A7417D"/>
  <w16cid:commentId w16cid:paraId="5B45521B" w16cid:durableId="1A9CE67A"/>
  <w16cid:commentId w16cid:paraId="26971EEB" w16cid:durableId="25E96B5E"/>
  <w16cid:commentId w16cid:paraId="4ADAF33B" w16cid:durableId="38A7B3D3"/>
  <w16cid:commentId w16cid:paraId="4D29E9E6" w16cid:durableId="747A09A2"/>
  <w16cid:commentId w16cid:paraId="7F014879" w16cid:durableId="487B36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5C26BF"/>
    <w:multiLevelType w:val="hybridMultilevel"/>
    <w:tmpl w:val="F2E030F6"/>
    <w:lvl w:ilvl="0" w:tplc="A6B04978">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4"/>
  </w:num>
  <w:num w:numId="2" w16cid:durableId="1688362384">
    <w:abstractNumId w:val="0"/>
  </w:num>
  <w:num w:numId="3" w16cid:durableId="1429538613">
    <w:abstractNumId w:val="5"/>
  </w:num>
  <w:num w:numId="4" w16cid:durableId="1800612962">
    <w:abstractNumId w:val="3"/>
  </w:num>
  <w:num w:numId="5" w16cid:durableId="1175921693">
    <w:abstractNumId w:val="1"/>
  </w:num>
  <w:num w:numId="6" w16cid:durableId="1230075898">
    <w:abstractNumId w:val="6"/>
  </w:num>
  <w:num w:numId="7" w16cid:durableId="75670608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39&lt;/item&gt;&lt;/record-ids&gt;&lt;/item&gt;&lt;/Libraries&gt;"/>
  </w:docVars>
  <w:rsids>
    <w:rsidRoot w:val="002E3B52"/>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3654"/>
    <w:rsid w:val="00070441"/>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504E"/>
    <w:rsid w:val="00386AF8"/>
    <w:rsid w:val="003900BB"/>
    <w:rsid w:val="00391832"/>
    <w:rsid w:val="003938C7"/>
    <w:rsid w:val="003A07A1"/>
    <w:rsid w:val="003B1332"/>
    <w:rsid w:val="003B27C3"/>
    <w:rsid w:val="003B3642"/>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2B37"/>
    <w:rsid w:val="0044353F"/>
    <w:rsid w:val="00450664"/>
    <w:rsid w:val="00450EE3"/>
    <w:rsid w:val="00454CED"/>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2B72"/>
    <w:rsid w:val="006840E9"/>
    <w:rsid w:val="00685031"/>
    <w:rsid w:val="00685261"/>
    <w:rsid w:val="00690BCA"/>
    <w:rsid w:val="00692E16"/>
    <w:rsid w:val="00694FF2"/>
    <w:rsid w:val="006A7CE7"/>
    <w:rsid w:val="006B356D"/>
    <w:rsid w:val="006B5016"/>
    <w:rsid w:val="006B5C14"/>
    <w:rsid w:val="006C3426"/>
    <w:rsid w:val="006D1133"/>
    <w:rsid w:val="006E2656"/>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A28E7"/>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96A28"/>
    <w:rsid w:val="008A09E8"/>
    <w:rsid w:val="008A4B38"/>
    <w:rsid w:val="008A55E6"/>
    <w:rsid w:val="008A6A48"/>
    <w:rsid w:val="008B10A1"/>
    <w:rsid w:val="008B1DFF"/>
    <w:rsid w:val="008C2117"/>
    <w:rsid w:val="008C3541"/>
    <w:rsid w:val="008D138B"/>
    <w:rsid w:val="008E03FD"/>
    <w:rsid w:val="008E6FB7"/>
    <w:rsid w:val="008F1145"/>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3330"/>
    <w:rsid w:val="00B3413E"/>
    <w:rsid w:val="00B34409"/>
    <w:rsid w:val="00B36D5F"/>
    <w:rsid w:val="00B4137B"/>
    <w:rsid w:val="00B50848"/>
    <w:rsid w:val="00B55152"/>
    <w:rsid w:val="00B60D66"/>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5957"/>
    <w:rsid w:val="00C074A4"/>
    <w:rsid w:val="00C1011E"/>
    <w:rsid w:val="00C155D6"/>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5098"/>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619B"/>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61377"/>
    <w:rsid w:val="00F70701"/>
    <w:rsid w:val="00F8008C"/>
    <w:rsid w:val="00F80482"/>
    <w:rsid w:val="00F84951"/>
    <w:rsid w:val="00F85A38"/>
    <w:rsid w:val="00F8696F"/>
    <w:rsid w:val="00F96F92"/>
    <w:rsid w:val="00F9779B"/>
    <w:rsid w:val="00FA069A"/>
    <w:rsid w:val="00FA1F24"/>
    <w:rsid w:val="00FA23A1"/>
    <w:rsid w:val="00FB062C"/>
    <w:rsid w:val="00FB7261"/>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7</Pages>
  <Words>1440</Words>
  <Characters>821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3</cp:revision>
  <dcterms:created xsi:type="dcterms:W3CDTF">2025-09-21T10:31:00Z</dcterms:created>
  <dcterms:modified xsi:type="dcterms:W3CDTF">2025-09-21T11:13:00Z</dcterms:modified>
</cp:coreProperties>
</file>